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w:t>
      </w:r>
      <w:bookmarkStart w:id="0" w:name="_GoBack"/>
      <w:bookmarkEnd w:id="0"/>
      <w:r>
        <w:t>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0F5C6B32"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30DEEB25" w:rsidR="00ED1205" w:rsidRDefault="004B0E36" w:rsidP="00732494">
      <w:pPr>
        <w:pStyle w:val="TAMainText"/>
        <w:spacing w:after="240"/>
        <w:ind w:firstLine="0"/>
        <w:jc w:val="left"/>
      </w:pPr>
      <w:r>
        <w:t xml:space="preserve">With the latest technological advances in the development of </w:t>
      </w:r>
      <w:commentRangeStart w:id="1"/>
      <w:r>
        <w:t>mass spectrometer,</w:t>
      </w:r>
      <w:commentRangeEnd w:id="1"/>
      <w:r>
        <w:rPr>
          <w:rStyle w:val="CommentReference"/>
        </w:rPr>
        <w:commentReference w:id="1"/>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 xml:space="preserve">that allow to streamline analyses becomes more </w:t>
      </w:r>
      <w:r w:rsidR="00DC2E32">
        <w:t xml:space="preserve">and more </w:t>
      </w:r>
      <w:r w:rsidR="00825B1F">
        <w:t>apparent</w:t>
      </w:r>
      <w:r w:rsidR="00911042">
        <w:t xml:space="preserve">. </w:t>
      </w:r>
    </w:p>
    <w:p w14:paraId="7D6AB4FB" w14:textId="0F139960" w:rsidR="00164635" w:rsidRPr="00732494" w:rsidRDefault="00486034" w:rsidP="00732494">
      <w:pPr>
        <w:pStyle w:val="TAMainText"/>
        <w:spacing w:after="240"/>
        <w:jc w:val="left"/>
      </w:pPr>
      <w:r w:rsidRPr="00732494">
        <w:t xml:space="preserve">In a single </w:t>
      </w:r>
      <w:r w:rsidR="005E71B3" w:rsidRPr="00732494">
        <w:t xml:space="preserve">mass spectrometry </w:t>
      </w:r>
      <w:r w:rsidRPr="00732494">
        <w:t xml:space="preserve">run </w:t>
      </w:r>
      <w:r w:rsidR="007E3B61" w:rsidRPr="00732494">
        <w:t>peptide level</w:t>
      </w:r>
      <w:r w:rsidR="00266549" w:rsidRPr="00732494">
        <w:t>s</w:t>
      </w:r>
      <w:r w:rsidR="007E3B61" w:rsidRPr="00732494">
        <w:t xml:space="preserve"> of thousands of proteins are </w:t>
      </w:r>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V</w:t>
      </w:r>
      <w:r w:rsidR="005663BE" w:rsidRPr="00732494">
        <w:t>a</w:t>
      </w:r>
      <w:r w:rsidR="004554FB" w:rsidRPr="00732494">
        <w:t xml:space="preserve">likangas et al.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xml:space="preserve">, it is curial 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s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164635" w:rsidRPr="00732494">
        <w:t>that provides a systematically evaluation of normalization methods</w:t>
      </w:r>
      <w:r w:rsidR="007D21D0" w:rsidRPr="00732494">
        <w:t xml:space="preserve"> </w:t>
      </w:r>
      <w:r w:rsidR="00DC2E32" w:rsidRPr="00732494">
        <w:t>and</w:t>
      </w:r>
      <w:r w:rsidR="00164635" w:rsidRPr="00732494">
        <w:t xml:space="preserve"> also facilities imputation of missing data and compares different differential abundance methods. </w:t>
      </w:r>
    </w:p>
    <w:p w14:paraId="5FBD3511" w14:textId="77777777"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w:t>
      </w:r>
      <w:r w:rsidR="00273587" w:rsidRPr="00732494">
        <w:t xml:space="preserve">user-friendly </w:t>
      </w:r>
      <w:r w:rsidRPr="00732494">
        <w:t xml:space="preserve">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19E27706"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to 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48E89963" w:rsidR="00A91D1B" w:rsidRDefault="008E3A29" w:rsidP="00732494">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w:t>
      </w:r>
    </w:p>
    <w:p w14:paraId="1ACF253A" w14:textId="422969FE" w:rsidR="004A782A" w:rsidRDefault="004B224D" w:rsidP="00732494">
      <w:pPr>
        <w:pStyle w:val="TAMainText"/>
        <w:spacing w:after="240"/>
        <w:jc w:val="left"/>
      </w:pPr>
      <w:r>
        <w:t xml:space="preserve">If </w:t>
      </w:r>
      <w:r w:rsidR="00A91D1B">
        <w:t>the</w:t>
      </w:r>
      <w:r>
        <w:t xml:space="preserve"> user uncertain about the choice of </w:t>
      </w:r>
      <w:r w:rsidR="00A91D1B">
        <w:t xml:space="preserve">differential analysis </w:t>
      </w:r>
      <w:r>
        <w:t xml:space="preserve">method, proteiNorm provides the option so 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2A4F99F4" w14:textId="0BCA3839" w:rsidR="00E90FF7" w:rsidRDefault="00E90FF7" w:rsidP="00732494">
      <w:pPr>
        <w:pStyle w:val="TAMainText"/>
        <w:spacing w:after="240"/>
        <w:jc w:val="left"/>
      </w:pPr>
      <w:commentRangeStart w:id="2"/>
      <w:commentRangeStart w:id="3"/>
      <w:r>
        <w:t xml:space="preserve">Additional package dependencies include: </w:t>
      </w:r>
      <w:r w:rsidRPr="00E90FF7">
        <w:rPr>
          <w:b/>
        </w:rPr>
        <w:t>PACKAGES</w:t>
      </w:r>
      <w:commentRangeEnd w:id="2"/>
      <w:r w:rsidR="004A782A">
        <w:rPr>
          <w:rStyle w:val="CommentReference"/>
        </w:rPr>
        <w:commentReference w:id="2"/>
      </w:r>
      <w:commentRangeEnd w:id="3"/>
      <w:r w:rsidR="007349E2">
        <w:rPr>
          <w:rStyle w:val="CommentReference"/>
        </w:rPr>
        <w:commentReference w:id="3"/>
      </w:r>
    </w:p>
    <w:p w14:paraId="79A2BCD1" w14:textId="77777777" w:rsidR="004B224D" w:rsidRDefault="00B035B5"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471B161B" w:rsidR="00342944" w:rsidRDefault="004B224D" w:rsidP="007349E2">
      <w:pPr>
        <w:pStyle w:val="VAFigureCaption"/>
      </w:pPr>
      <w:bookmarkStart w:id="4" w:name="_Ref31633137"/>
      <w:bookmarkStart w:id="5" w:name="_Ref31633114"/>
      <w:r>
        <w:t xml:space="preserve">Figure </w:t>
      </w:r>
      <w:r w:rsidR="00C33DBC">
        <w:fldChar w:fldCharType="begin"/>
      </w:r>
      <w:r w:rsidR="00C33DBC">
        <w:instrText xml:space="preserve"> SEQ Figure \* ARABIC </w:instrText>
      </w:r>
      <w:r w:rsidR="00C33DBC">
        <w:fldChar w:fldCharType="separate"/>
      </w:r>
      <w:r w:rsidR="00324420">
        <w:rPr>
          <w:noProof/>
        </w:rPr>
        <w:t>1</w:t>
      </w:r>
      <w:r w:rsidR="00C33DBC">
        <w:rPr>
          <w:noProof/>
        </w:rPr>
        <w:fldChar w:fldCharType="end"/>
      </w:r>
      <w:bookmarkEnd w:id="4"/>
      <w:r>
        <w:rPr>
          <w:noProof/>
        </w:rPr>
        <w:t xml:space="preserve"> </w:t>
      </w:r>
      <w:r w:rsidR="007349E2">
        <w:rPr>
          <w:noProof/>
        </w:rPr>
        <w:t>Overview of proteiNorm’s w</w:t>
      </w:r>
      <w:r>
        <w:rPr>
          <w:noProof/>
        </w:rPr>
        <w:t>orkflow</w:t>
      </w:r>
      <w:bookmarkEnd w:id="5"/>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2109A676"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B035B5"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373B31AD" w14:textId="5158EB56" w:rsidR="00324420" w:rsidRPr="00324420" w:rsidRDefault="00324420" w:rsidP="00B44730">
      <w:pPr>
        <w:pStyle w:val="VAFigureCaption"/>
      </w:pPr>
      <w:bookmarkStart w:id="6" w:name="_Ref34132756"/>
      <w:bookmarkStart w:id="7" w:name="_Ref34737525"/>
      <w:r>
        <w:lastRenderedPageBreak/>
        <w:t xml:space="preserve">Figure </w:t>
      </w:r>
      <w:r w:rsidR="00C33DBC">
        <w:fldChar w:fldCharType="begin"/>
      </w:r>
      <w:r w:rsidR="00C33DBC">
        <w:instrText xml:space="preserve"> SEQ Figure \* ARABIC </w:instrText>
      </w:r>
      <w:r w:rsidR="00C33DBC">
        <w:fldChar w:fldCharType="separate"/>
      </w:r>
      <w:r>
        <w:rPr>
          <w:noProof/>
        </w:rPr>
        <w:t>2</w:t>
      </w:r>
      <w:r w:rsidR="00C33DBC">
        <w:rPr>
          <w:noProof/>
        </w:rPr>
        <w:fldChar w:fldCharType="end"/>
      </w:r>
      <w:bookmarkEnd w:id="6"/>
      <w:r>
        <w:t xml:space="preserve"> </w:t>
      </w:r>
      <w:bookmarkEnd w:id="7"/>
      <w:r w:rsidR="00FB415E">
        <w:t xml:space="preserve">Evaluation of normalization and missing values. (A) Sum of normalized intensities using cyclic loess normalization by sample. (B) Principl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16EE9EC1"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w:t>
      </w:r>
      <w:commentRangeStart w:id="8"/>
      <w:r w:rsidR="00A11C15">
        <w:t>imputation methods</w:t>
      </w:r>
      <w:commentRangeEnd w:id="8"/>
      <w:r w:rsidR="00534D38">
        <w:rPr>
          <w:rStyle w:val="CommentReference"/>
        </w:rPr>
        <w:commentReference w:id="8"/>
      </w:r>
      <w:r w:rsidR="00A11C15">
        <w:t xml:space="preserve">: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 xml:space="preserve">Quantile Regression Imputation of Left-Censored </w:t>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4470949E"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on</w:t>
      </w:r>
      <w:r w:rsidR="00534D38">
        <w:t xml:space="preserve"> natural intensity</w:t>
      </w:r>
      <w:r>
        <w:t xml:space="preserve"> scale),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 with high computation demand (such</w:t>
      </w:r>
      <w:r w:rsidR="00DA791B">
        <w:t xml:space="preserve"> as the permutation-based test)</w:t>
      </w:r>
      <w:r>
        <w:t xml:space="preserve"> will drastically reduce the run-time. </w:t>
      </w:r>
    </w:p>
    <w:p w14:paraId="2DEB7172" w14:textId="6EC3D8A0" w:rsidR="00C03C1E" w:rsidRDefault="00A11C15" w:rsidP="00732494">
      <w:pPr>
        <w:pStyle w:val="TAMainText"/>
        <w:spacing w:after="240"/>
        <w:jc w:val="left"/>
      </w:pPr>
      <w:r>
        <w:t>DAtest automatically select</w:t>
      </w:r>
      <w:r w:rsidR="00DA791B">
        <w:t>s</w:t>
      </w:r>
      <w:r>
        <w:t xml:space="preserve"> appropriate statistical tests from the 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9" w:name="_Ref34050085"/>
      <w:commentRangeStart w:id="10"/>
      <w:r>
        <w:rPr>
          <w:b/>
        </w:rPr>
        <w:t>Data</w:t>
      </w:r>
      <w:commentRangeEnd w:id="10"/>
      <w:r w:rsidR="00FE5397">
        <w:rPr>
          <w:rStyle w:val="CommentReference"/>
        </w:rPr>
        <w:commentReference w:id="10"/>
      </w:r>
      <w:bookmarkEnd w:id="9"/>
    </w:p>
    <w:p w14:paraId="3B9AB525" w14:textId="015C026A" w:rsidR="0056145C" w:rsidRDefault="0095746F" w:rsidP="007E2A22">
      <w:pPr>
        <w:pStyle w:val="TAMainText"/>
        <w:spacing w:after="240"/>
        <w:ind w:firstLine="0"/>
        <w:jc w:val="left"/>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arrang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t xml:space="preserve"> batches</w:t>
      </w:r>
      <w:r w:rsidR="003F4CB6">
        <w:t xml:space="preserve"> such that untreated and treated cell lines assembled one batch each, and </w:t>
      </w:r>
      <w:r>
        <w:t xml:space="preserve">were </w:t>
      </w:r>
      <w:r w:rsidR="003F4CB6">
        <w:t>profiled by</w:t>
      </w:r>
      <w:r w:rsidR="00635C76">
        <w:t xml:space="preserve"> </w:t>
      </w:r>
      <w:commentRangeStart w:id="11"/>
      <w:r w:rsidR="003F4CB6" w:rsidRPr="003F4CB6">
        <w:rPr>
          <w:b/>
        </w:rPr>
        <w:t>MS MACHINE</w:t>
      </w:r>
      <w:r w:rsidR="003F4CB6">
        <w:rPr>
          <w:b/>
        </w:rPr>
        <w:t xml:space="preserve"> NAME</w:t>
      </w:r>
      <w:commentRangeEnd w:id="11"/>
      <w:r w:rsidR="00FE5397">
        <w:rPr>
          <w:rStyle w:val="CommentReference"/>
        </w:rPr>
        <w:commentReference w:id="11"/>
      </w:r>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71029219" w:rsidR="001011F6" w:rsidRDefault="00FE5397" w:rsidP="00294D1E">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lastRenderedPageBreak/>
        <w:t>exported</w:t>
      </w:r>
      <w:r w:rsidR="00BB3412">
        <w:t xml:space="preserve"> as filtered proteinGroups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581A1A">
        <w:t>In our example data set</w:t>
      </w:r>
      <w:r w:rsidR="0012714D">
        <w:t xml:space="preserve"> </w:t>
      </w:r>
      <w:r w:rsidR="00DD0BE5">
        <w:t>a batch</w:t>
      </w:r>
      <w:r w:rsidR="00BB3412">
        <w:t xml:space="preserve"> effect</w:t>
      </w:r>
      <w:r w:rsidR="00DD0BE5">
        <w:t xml:space="preserve"> is more </w:t>
      </w:r>
      <w:r w:rsidR="00DD0BE5" w:rsidRPr="00DD0BE5">
        <w:t>prevalent</w:t>
      </w:r>
      <w:r w:rsidR="00DD0BE5">
        <w:t xml:space="preserve"> in the raw peptide data compared to the filtered proteinGroups data</w:t>
      </w:r>
      <w:r w:rsidR="00581A1A">
        <w:t xml:space="preserve"> (not shown)</w:t>
      </w:r>
      <w:r w:rsidR="00DD0BE5">
        <w:t xml:space="preserve">. </w:t>
      </w:r>
      <w:r w:rsidR="005147AC">
        <w:t>Afterwards, the performance of each no</w:t>
      </w:r>
      <w:r w:rsidR="009004C2">
        <w:t>rmalization method is evaluated.</w:t>
      </w:r>
      <w:r w:rsidR="005147AC">
        <w:t xml:space="preserve"> </w:t>
      </w:r>
      <w:r w:rsidR="009004C2">
        <w:t>T</w:t>
      </w:r>
      <w:r w:rsidR="005147AC">
        <w: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LogRatio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commentRangeStart w:id="12"/>
      <w:r w:rsidR="004E07FA">
        <w:t xml:space="preserve">subpanels A, B and D of the remaining normalization methods not shown, </w:t>
      </w:r>
      <w:r w:rsidR="009004C2">
        <w:t>as they produced</w:t>
      </w:r>
      <w:r w:rsidR="004E07FA">
        <w:t xml:space="preserve"> similar results</w:t>
      </w:r>
      <w:commentRangeEnd w:id="12"/>
      <w:r w:rsidR="004E07FA">
        <w:rPr>
          <w:rStyle w:val="CommentReference"/>
        </w:rPr>
        <w:commentReference w:id="12"/>
      </w:r>
      <w:r w:rsidR="004E07FA">
        <w:t xml:space="preserve">). </w:t>
      </w:r>
    </w:p>
    <w:p w14:paraId="48F78133" w14:textId="5D82296E"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t>
      </w:r>
      <w:r w:rsidR="00243BD3">
        <w:lastRenderedPageBreak/>
        <w:t xml:space="preserve">within a cell-line-treatment combination and are </w:t>
      </w:r>
      <w:r w:rsidR="00243BD3" w:rsidRPr="00243BD3">
        <w:t>desirable</w:t>
      </w:r>
      <w:r w:rsidR="00243BD3">
        <w:t xml:space="preserve">. </w:t>
      </w:r>
      <w:r w:rsidR="00923F85">
        <w:t>All pairwise correlation are presented in a clustered heatmap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best</w:t>
      </w:r>
      <w:r w:rsidR="009004C2">
        <w:t>er</w:t>
      </w:r>
      <w:r w:rsidR="00C038D5">
        <w:t xml:space="preserve"> performing methods. In sub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stribution of log2-ratios are compared for each normalization methods. </w:t>
      </w:r>
      <w:r w:rsidR="00FD3AD4">
        <w:t xml:space="preserve">For our example data set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w:t>
      </w:r>
      <w:proofErr w:type="gramStart"/>
      <w:r w:rsidR="00FD3AD4">
        <w:t>around</w:t>
      </w:r>
      <w:proofErr w:type="gramEnd"/>
      <w:r w:rsidR="00FD3AD4">
        <w:t xml:space="preserve"> zero. Deviations of the density center from zero can potentially indicate biases in the normalized data. </w:t>
      </w:r>
    </w:p>
    <w:p w14:paraId="561ECA98" w14:textId="657C53D3"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sub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identify patterns of missing values (i.e., </w:t>
      </w:r>
      <w:r w:rsidR="00A71C0C">
        <w:t>MAR</w:t>
      </w:r>
      <w:r w:rsidR="005B78BF">
        <w:t xml:space="preserve"> or </w:t>
      </w:r>
      <w:r w:rsidR="00A71C0C">
        <w:t>MNAR</w:t>
      </w:r>
      <w:r w:rsidR="005B78BF">
        <w:t>) and guide the choice of imputation</w:t>
      </w:r>
      <w:r w:rsidR="00C36EA0">
        <w:t xml:space="preserve"> 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 xml:space="preserve">of values is influenced by batch and cell-line. </w:t>
      </w:r>
    </w:p>
    <w:p w14:paraId="7B8998DB" w14:textId="486637BF" w:rsidR="0042119D" w:rsidRDefault="00F976D9" w:rsidP="00294D1E">
      <w:pPr>
        <w:pStyle w:val="TAMainText"/>
        <w:spacing w:after="240"/>
        <w:jc w:val="left"/>
      </w:pPr>
      <w:r>
        <w:lastRenderedPageBreak/>
        <w:t xml:space="preserve">Based on the evaluation and comparison of normalization methods and the heatmap of missing values, the user can choose an adequate normalization method and has the choice to select an imputation method. </w:t>
      </w:r>
      <w:r w:rsidR="0012714D">
        <w:t xml:space="preserve">Here, we have selected </w:t>
      </w:r>
      <w:r w:rsidR="0012714D" w:rsidRPr="008907AF">
        <w:rPr>
          <w:bCs/>
        </w:rPr>
        <w:t>cyclic loess normalization</w:t>
      </w:r>
      <w:r w:rsidR="0012714D">
        <w:rPr>
          <w:bCs/>
        </w:rPr>
        <w:t xml:space="preserve"> </w:t>
      </w:r>
      <w:r w:rsidR="0012714D">
        <w:rPr>
          <w:bCs/>
        </w:rPr>
        <w:t>for our example data set. B</w:t>
      </w:r>
      <w:r>
        <w:t xml:space="preserve">ecause some statistical methods do not require complete data (e.g. </w:t>
      </w:r>
      <w:r w:rsidR="00214AB6" w:rsidRPr="00214AB6">
        <w:t>limma</w:t>
      </w:r>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12714D">
        <w:t xml:space="preserve"> and we have decided to no impute our example data set</w:t>
      </w:r>
      <w:r w:rsidR="00214AB6">
        <w:t xml:space="preserve">. Following the selection of normalization and imputation method (“no imputation” is an imputation choice), the normalized protein data </w:t>
      </w:r>
      <w:r w:rsidR="0012714D">
        <w:t>was</w:t>
      </w:r>
      <w:r w:rsidR="00214AB6">
        <w:t xml:space="preserve"> be exported. </w:t>
      </w:r>
    </w:p>
    <w:p w14:paraId="7125A416" w14:textId="74816F82"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CA43CAF" w:rsidR="00E413F0" w:rsidRDefault="00E413F0" w:rsidP="00E413F0">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lastRenderedPageBreak/>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the simple log2 transformation. </w:t>
      </w:r>
    </w:p>
    <w:p w14:paraId="4E6B8844" w14:textId="71BE64A5" w:rsidR="00E413F0" w:rsidRDefault="00E413F0" w:rsidP="00E413F0">
      <w:pPr>
        <w:pStyle w:val="TAMainText"/>
        <w:spacing w:after="240"/>
        <w:jc w:val="left"/>
        <w:rPr>
          <w:bCs/>
        </w:rPr>
      </w:pPr>
      <w:r>
        <w:rPr>
          <w:bCs/>
        </w:rPr>
        <w:t xml:space="preserve">The currently implementation of proteiNorm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Researchers also have the option to impute missing values and/or 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lastRenderedPageBreak/>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4"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7F8F6820" w14:textId="5871832A"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 xml:space="preserve">SG </w:t>
      </w:r>
      <w:r w:rsidR="0024629D" w:rsidRPr="0024629D">
        <w:rPr>
          <w:rFonts w:ascii="Times" w:hAnsi="Times"/>
          <w:kern w:val="0"/>
          <w:sz w:val="24"/>
        </w:rPr>
        <w:t xml:space="preserve">tool development manuscript writing and editing, </w:t>
      </w:r>
      <w:r w:rsidRPr="0024629D">
        <w:rPr>
          <w:rFonts w:ascii="Times" w:hAnsi="Times"/>
          <w:kern w:val="0"/>
          <w:sz w:val="24"/>
        </w:rPr>
        <w:t>JT</w:t>
      </w:r>
      <w:r w:rsidR="0024629D" w:rsidRPr="0024629D">
        <w:rPr>
          <w:rFonts w:ascii="Times" w:hAnsi="Times"/>
          <w:kern w:val="0"/>
          <w:sz w:val="24"/>
        </w:rPr>
        <w:t xml:space="preserve"> developed tool and manuscript editing</w:t>
      </w:r>
    </w:p>
    <w:p w14:paraId="047D3D2C" w14:textId="7CB96903"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MZ and AB</w:t>
      </w:r>
      <w:r w:rsidR="0024629D" w:rsidRPr="0024629D">
        <w:rPr>
          <w:rFonts w:ascii="Times" w:hAnsi="Times"/>
          <w:kern w:val="0"/>
          <w:sz w:val="24"/>
        </w:rPr>
        <w:t xml:space="preserve"> sample preparation, </w:t>
      </w:r>
      <w:r w:rsidRPr="0024629D">
        <w:rPr>
          <w:rFonts w:ascii="Times" w:hAnsi="Times"/>
          <w:kern w:val="0"/>
          <w:sz w:val="24"/>
        </w:rPr>
        <w:t>SB</w:t>
      </w:r>
      <w:r w:rsidR="0024629D" w:rsidRPr="0024629D">
        <w:rPr>
          <w:rFonts w:ascii="Times" w:hAnsi="Times"/>
          <w:kern w:val="0"/>
          <w:sz w:val="24"/>
        </w:rPr>
        <w:t xml:space="preserve"> tool development manuscript writing and editing.</w:t>
      </w:r>
    </w:p>
    <w:p w14:paraId="38A7545D" w14:textId="77777777" w:rsidR="008A4148" w:rsidRPr="00DD6DBB" w:rsidRDefault="008A4148" w:rsidP="008A4148">
      <w:pPr>
        <w:pStyle w:val="FAAuthorInfoSubtitle"/>
      </w:pPr>
      <w:r w:rsidRPr="00DD6DBB">
        <w:t>Funding Sources</w:t>
      </w:r>
    </w:p>
    <w:p w14:paraId="065C42FD" w14:textId="77777777" w:rsidR="008A4148" w:rsidRPr="0065025B" w:rsidRDefault="008A4148" w:rsidP="008A4148">
      <w:pPr>
        <w:pStyle w:val="StyleFACorrespondingAuthorFootnote7pt"/>
        <w:spacing w:after="240" w:line="480" w:lineRule="auto"/>
        <w:rPr>
          <w:rFonts w:ascii="Times" w:hAnsi="Times"/>
          <w:color w:val="FF0000"/>
          <w:kern w:val="0"/>
          <w:sz w:val="24"/>
        </w:rPr>
      </w:pPr>
      <w:r w:rsidRPr="0065025B">
        <w:rPr>
          <w:rFonts w:ascii="Times" w:hAnsi="Times"/>
          <w:color w:val="FF0000"/>
          <w:kern w:val="0"/>
          <w:sz w:val="24"/>
        </w:rPr>
        <w:t>Any funds used to support the research of the manuscript should be placed here (per journal styl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65025B" w:rsidRDefault="008A4148" w:rsidP="008A4148">
      <w:pPr>
        <w:pStyle w:val="TDAcknowledgments"/>
        <w:spacing w:before="0" w:after="240"/>
        <w:ind w:firstLine="0"/>
        <w:jc w:val="left"/>
        <w:rPr>
          <w:color w:val="FF0000"/>
        </w:rPr>
      </w:pPr>
      <w:r w:rsidRPr="0065025B">
        <w:rPr>
          <w:color w:val="FF0000"/>
        </w:rP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72C94BC9" w:rsidR="008A4148" w:rsidRDefault="008A4148" w:rsidP="008A4148">
      <w:pPr>
        <w:pStyle w:val="TAMainText"/>
        <w:numPr>
          <w:ilvl w:val="0"/>
          <w:numId w:val="11"/>
        </w:numPr>
        <w:spacing w:after="240"/>
        <w:jc w:val="left"/>
        <w:rPr>
          <w:b/>
        </w:rPr>
      </w:pPr>
      <w:r>
        <w:rPr>
          <w:b/>
        </w:rPr>
        <w:t>Abbreviations</w:t>
      </w:r>
    </w:p>
    <w:p w14:paraId="2F6D565B" w14:textId="17D4A375" w:rsidR="0024629D" w:rsidRPr="0024629D" w:rsidRDefault="0024629D" w:rsidP="0024629D">
      <w:pPr>
        <w:pStyle w:val="TAMainText"/>
        <w:spacing w:after="240"/>
        <w:ind w:firstLine="0"/>
        <w:jc w:val="left"/>
      </w:pPr>
      <w:r w:rsidRPr="0024629D">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Censored</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4061F5C0" w14:textId="77777777" w:rsidR="003B2AEC" w:rsidRPr="003B2AEC" w:rsidRDefault="00A20E38" w:rsidP="00294D1E">
      <w:pPr>
        <w:pStyle w:val="TFReferencesSection"/>
      </w:pPr>
      <w:r>
        <w:lastRenderedPageBreak/>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294D1E">
      <w:pPr>
        <w:pStyle w:val="TFReferencesSection"/>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294D1E">
      <w:pPr>
        <w:pStyle w:val="TFReferencesSection"/>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294D1E">
      <w:pPr>
        <w:pStyle w:val="TFReferencesSection"/>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294D1E">
      <w:pPr>
        <w:pStyle w:val="TFReferencesSection"/>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294D1E">
      <w:pPr>
        <w:pStyle w:val="TFReferencesSection"/>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294D1E">
      <w:pPr>
        <w:pStyle w:val="TFReferencesSection"/>
      </w:pPr>
      <w:r w:rsidRPr="003B2AEC">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294D1E">
      <w:pPr>
        <w:pStyle w:val="TFReferencesSection"/>
      </w:pPr>
      <w:r w:rsidRPr="003B2AEC">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294D1E">
      <w:pPr>
        <w:pStyle w:val="TFReferencesSection"/>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294D1E">
      <w:pPr>
        <w:pStyle w:val="TFReferencesSection"/>
      </w:pPr>
      <w:r w:rsidRPr="003B2AEC">
        <w:lastRenderedPageBreak/>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294D1E">
      <w:pPr>
        <w:pStyle w:val="TFReferencesSection"/>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294D1E">
      <w:pPr>
        <w:pStyle w:val="TFReferencesSection"/>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294D1E">
      <w:pPr>
        <w:pStyle w:val="TFReferencesSection"/>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294D1E">
      <w:pPr>
        <w:pStyle w:val="TFReferencesSection"/>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294D1E">
      <w:pPr>
        <w:pStyle w:val="TFReferencesSection"/>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294D1E">
      <w:pPr>
        <w:pStyle w:val="TFReferencesSection"/>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fldChar w:fldCharType="end"/>
      </w:r>
    </w:p>
    <w:p w14:paraId="3B18C798" w14:textId="77777777" w:rsidR="003702D7" w:rsidRDefault="003702D7">
      <w:pPr>
        <w:spacing w:after="0"/>
        <w:jc w:val="left"/>
      </w:pPr>
      <w:bookmarkStart w:id="13" w:name="_Ref34130698"/>
      <w:r>
        <w:br w:type="page"/>
      </w:r>
    </w:p>
    <w:p w14:paraId="0FB2C2E6" w14:textId="592FD4C9" w:rsidR="009E4024" w:rsidRDefault="009E4024" w:rsidP="003702D7">
      <w:pPr>
        <w:pStyle w:val="VDTableTitle"/>
      </w:pPr>
      <w:r>
        <w:lastRenderedPageBreak/>
        <w:t xml:space="preserve">Table </w:t>
      </w:r>
      <w:r w:rsidR="00C33DBC">
        <w:fldChar w:fldCharType="begin"/>
      </w:r>
      <w:r w:rsidR="00C33DBC">
        <w:instrText xml:space="preserve"> SEQ Table \* ARABIC </w:instrText>
      </w:r>
      <w:r w:rsidR="00C33DBC">
        <w:fldChar w:fldCharType="separate"/>
      </w:r>
      <w:r>
        <w:rPr>
          <w:noProof/>
        </w:rPr>
        <w:t>1</w:t>
      </w:r>
      <w:r w:rsidR="00C33DBC">
        <w:rPr>
          <w:noProof/>
        </w:rPr>
        <w:fldChar w:fldCharType="end"/>
      </w:r>
      <w:bookmarkEnd w:id="13"/>
      <w:r w:rsidR="003702D7">
        <w:t xml:space="preserve"> </w:t>
      </w:r>
      <w:r>
        <w:t>Meta 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r>
              <w:t>control_TR</w:t>
            </w:r>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r>
              <w:t>control_TR</w:t>
            </w:r>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r>
              <w:t>control_TR</w:t>
            </w:r>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lastRenderedPageBreak/>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3D0760CD" w:rsidR="009246AD" w:rsidRDefault="009246AD" w:rsidP="000B5610">
      <w:pPr>
        <w:pStyle w:val="SNSynopsisTOC"/>
        <w:spacing w:after="240"/>
        <w:jc w:val="left"/>
      </w:pPr>
    </w:p>
    <w:sectPr w:rsidR="009246AD" w:rsidSect="000B5610">
      <w:footerReference w:type="even" r:id="rId15"/>
      <w:footerReference w:type="default" r:id="rId16"/>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raw, Stefan H" w:date="2019-12-18T13:32:00Z" w:initials="GSH">
    <w:p w14:paraId="595F9774" w14:textId="44F6685E" w:rsidR="00200752" w:rsidRDefault="00200752">
      <w:pPr>
        <w:pStyle w:val="CommentText"/>
      </w:pPr>
      <w:r>
        <w:rPr>
          <w:rStyle w:val="CommentReference"/>
        </w:rPr>
        <w:annotationRef/>
      </w:r>
      <w:r>
        <w:t xml:space="preserve">Reference the newest machine </w:t>
      </w:r>
    </w:p>
  </w:comment>
  <w:comment w:id="2" w:author="Graw, Stefan H" w:date="2020-03-09T15:24:00Z" w:initials="GSH">
    <w:p w14:paraId="5363DF6F" w14:textId="77777777" w:rsidR="00200752" w:rsidRDefault="00200752" w:rsidP="004A782A">
      <w:pPr>
        <w:pStyle w:val="TAMainText"/>
        <w:spacing w:after="240"/>
        <w:ind w:firstLine="0"/>
        <w:jc w:val="left"/>
      </w:pPr>
      <w:r>
        <w:rPr>
          <w:rStyle w:val="CommentReference"/>
        </w:rPr>
        <w:annotationRef/>
      </w:r>
      <w:r>
        <w:t xml:space="preserve">Additional package dependencies include: </w:t>
      </w:r>
      <w:r w:rsidRPr="00E90FF7">
        <w:rPr>
          <w:b/>
        </w:rPr>
        <w:t>PACKAGES</w:t>
      </w:r>
      <w:r>
        <w:rPr>
          <w:rStyle w:val="CommentReference"/>
        </w:rPr>
        <w:annotationRef/>
      </w:r>
    </w:p>
    <w:p w14:paraId="4EC279F8" w14:textId="15CE0047" w:rsidR="00200752" w:rsidRDefault="00200752">
      <w:pPr>
        <w:pStyle w:val="CommentText"/>
      </w:pPr>
    </w:p>
  </w:comment>
  <w:comment w:id="3" w:author="Graw, Stefan H" w:date="2020-03-10T11:20:00Z" w:initials="GSH">
    <w:p w14:paraId="37B9519E" w14:textId="4AEFBCFE" w:rsidR="00200752" w:rsidRDefault="00200752">
      <w:pPr>
        <w:pStyle w:val="CommentText"/>
      </w:pPr>
      <w:r>
        <w:rPr>
          <w:rStyle w:val="CommentReference"/>
        </w:rPr>
        <w:annotationRef/>
      </w:r>
      <w:r>
        <w:t>Should I list and reference other packages?</w:t>
      </w:r>
    </w:p>
  </w:comment>
  <w:comment w:id="8" w:author="Graw, Stefan H" w:date="2020-01-07T12:27:00Z" w:initials="GSH">
    <w:p w14:paraId="75071C1B" w14:textId="25643378" w:rsidR="00200752" w:rsidRDefault="00200752">
      <w:pPr>
        <w:pStyle w:val="CommentText"/>
      </w:pPr>
      <w:r>
        <w:rPr>
          <w:rStyle w:val="CommentReference"/>
        </w:rPr>
        <w:annotationRef/>
      </w:r>
      <w:r>
        <w:t>There are a few more method that aren’t working yet</w:t>
      </w:r>
    </w:p>
  </w:comment>
  <w:comment w:id="10" w:author="Graw, Stefan H" w:date="2020-03-02T13:44:00Z" w:initials="GSH">
    <w:p w14:paraId="0EC9DD26" w14:textId="6ACC827D" w:rsidR="00200752" w:rsidRDefault="00200752">
      <w:pPr>
        <w:pStyle w:val="CommentText"/>
      </w:pPr>
      <w:r>
        <w:rPr>
          <w:rStyle w:val="CommentReference"/>
        </w:rPr>
        <w:annotationRef/>
      </w:r>
      <w:r>
        <w:t>Is there anything else I need to include about the data?</w:t>
      </w:r>
    </w:p>
  </w:comment>
  <w:comment w:id="11" w:author="Graw, Stefan H" w:date="2020-03-02T13:44:00Z" w:initials="GSH">
    <w:p w14:paraId="7A3E5F7E" w14:textId="67E6A769" w:rsidR="00200752" w:rsidRDefault="00200752">
      <w:pPr>
        <w:pStyle w:val="CommentText"/>
      </w:pPr>
      <w:r>
        <w:rPr>
          <w:rStyle w:val="CommentReference"/>
        </w:rPr>
        <w:annotationRef/>
      </w:r>
      <w:r>
        <w:t>What MS machine was used</w:t>
      </w:r>
    </w:p>
  </w:comment>
  <w:comment w:id="12" w:author="Graw, Stefan H" w:date="2020-03-03T13:22:00Z" w:initials="GSH">
    <w:p w14:paraId="5C90C8D6" w14:textId="1F531E4D" w:rsidR="00200752" w:rsidRDefault="00200752">
      <w:pPr>
        <w:pStyle w:val="CommentText"/>
      </w:pPr>
      <w:r>
        <w:rPr>
          <w:rStyle w:val="CommentReference"/>
        </w:rPr>
        <w:annotationRef/>
      </w:r>
      <w:r>
        <w:t xml:space="preserve">Should probably include these in </w:t>
      </w:r>
      <w:r w:rsidR="0012714D" w:rsidRPr="0012714D">
        <w:t>supplementary mate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4EC279F8" w15:done="0"/>
  <w15:commentEx w15:paraId="37B9519E" w15:paraIdParent="4EC279F8" w15:done="0"/>
  <w15:commentEx w15:paraId="75071C1B" w15:done="0"/>
  <w15:commentEx w15:paraId="0EC9DD26" w15:done="0"/>
  <w15:commentEx w15:paraId="7A3E5F7E" w15:done="0"/>
  <w15:commentEx w15:paraId="5C90C8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A78E27" w14:textId="77777777" w:rsidR="00C33DBC" w:rsidRDefault="00C33DBC">
      <w:r>
        <w:separator/>
      </w:r>
    </w:p>
  </w:endnote>
  <w:endnote w:type="continuationSeparator" w:id="0">
    <w:p w14:paraId="436886B7" w14:textId="77777777" w:rsidR="00C33DBC" w:rsidRDefault="00C33D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06D27FB4"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81A1A">
      <w:rPr>
        <w:rStyle w:val="PageNumber"/>
        <w:noProof/>
      </w:rPr>
      <w:t>19</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38A265" w14:textId="77777777" w:rsidR="00C33DBC" w:rsidRDefault="00C33DBC">
      <w:r>
        <w:separator/>
      </w:r>
    </w:p>
  </w:footnote>
  <w:footnote w:type="continuationSeparator" w:id="0">
    <w:p w14:paraId="10AC174E" w14:textId="77777777" w:rsidR="00C33DBC" w:rsidRDefault="00C33D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50897"/>
    <w:rsid w:val="0005660F"/>
    <w:rsid w:val="000702AD"/>
    <w:rsid w:val="000A0F9B"/>
    <w:rsid w:val="000A2982"/>
    <w:rsid w:val="000B2EEB"/>
    <w:rsid w:val="000B5610"/>
    <w:rsid w:val="000B6C7E"/>
    <w:rsid w:val="000C05CC"/>
    <w:rsid w:val="000D1DAE"/>
    <w:rsid w:val="000E31A6"/>
    <w:rsid w:val="001011F6"/>
    <w:rsid w:val="00103397"/>
    <w:rsid w:val="00111C18"/>
    <w:rsid w:val="00111D9F"/>
    <w:rsid w:val="00121CB5"/>
    <w:rsid w:val="0012714D"/>
    <w:rsid w:val="001535E9"/>
    <w:rsid w:val="00155231"/>
    <w:rsid w:val="0016145A"/>
    <w:rsid w:val="00162828"/>
    <w:rsid w:val="00164635"/>
    <w:rsid w:val="00195ACA"/>
    <w:rsid w:val="001A6A11"/>
    <w:rsid w:val="001A7A90"/>
    <w:rsid w:val="001B1113"/>
    <w:rsid w:val="001F6A08"/>
    <w:rsid w:val="001F7327"/>
    <w:rsid w:val="00200752"/>
    <w:rsid w:val="00207ECD"/>
    <w:rsid w:val="00212B1D"/>
    <w:rsid w:val="00214AB6"/>
    <w:rsid w:val="00240BAD"/>
    <w:rsid w:val="00241E8D"/>
    <w:rsid w:val="00242C64"/>
    <w:rsid w:val="00243BD3"/>
    <w:rsid w:val="002452A0"/>
    <w:rsid w:val="0024629D"/>
    <w:rsid w:val="002630B7"/>
    <w:rsid w:val="0026438B"/>
    <w:rsid w:val="00266549"/>
    <w:rsid w:val="00271A02"/>
    <w:rsid w:val="00273587"/>
    <w:rsid w:val="00294D1E"/>
    <w:rsid w:val="002A7493"/>
    <w:rsid w:val="002C3431"/>
    <w:rsid w:val="002C6F82"/>
    <w:rsid w:val="00303269"/>
    <w:rsid w:val="0031076B"/>
    <w:rsid w:val="00311A3B"/>
    <w:rsid w:val="0031373B"/>
    <w:rsid w:val="00324128"/>
    <w:rsid w:val="00324420"/>
    <w:rsid w:val="00334AED"/>
    <w:rsid w:val="00342944"/>
    <w:rsid w:val="00360B3D"/>
    <w:rsid w:val="00361E35"/>
    <w:rsid w:val="003664E9"/>
    <w:rsid w:val="003679A1"/>
    <w:rsid w:val="003702D7"/>
    <w:rsid w:val="003A42F0"/>
    <w:rsid w:val="003B2AEC"/>
    <w:rsid w:val="003B4AF3"/>
    <w:rsid w:val="003B4DF6"/>
    <w:rsid w:val="003E0740"/>
    <w:rsid w:val="003E1F76"/>
    <w:rsid w:val="003F4CB6"/>
    <w:rsid w:val="0040540C"/>
    <w:rsid w:val="00405542"/>
    <w:rsid w:val="0042119D"/>
    <w:rsid w:val="004214CF"/>
    <w:rsid w:val="00437F0A"/>
    <w:rsid w:val="004554FB"/>
    <w:rsid w:val="004720FF"/>
    <w:rsid w:val="00472691"/>
    <w:rsid w:val="00475FD2"/>
    <w:rsid w:val="004817F6"/>
    <w:rsid w:val="00486034"/>
    <w:rsid w:val="004A1C97"/>
    <w:rsid w:val="004A782A"/>
    <w:rsid w:val="004B0E36"/>
    <w:rsid w:val="004B224D"/>
    <w:rsid w:val="004C3E30"/>
    <w:rsid w:val="004C61DF"/>
    <w:rsid w:val="004D491F"/>
    <w:rsid w:val="004E07FA"/>
    <w:rsid w:val="004E283C"/>
    <w:rsid w:val="004E7185"/>
    <w:rsid w:val="00501AC9"/>
    <w:rsid w:val="0050511E"/>
    <w:rsid w:val="005147AC"/>
    <w:rsid w:val="00516310"/>
    <w:rsid w:val="00534D38"/>
    <w:rsid w:val="005553EF"/>
    <w:rsid w:val="00556B4C"/>
    <w:rsid w:val="00556F1E"/>
    <w:rsid w:val="0056145C"/>
    <w:rsid w:val="005663BE"/>
    <w:rsid w:val="005665C4"/>
    <w:rsid w:val="00567E81"/>
    <w:rsid w:val="00581A1A"/>
    <w:rsid w:val="00591A57"/>
    <w:rsid w:val="00597466"/>
    <w:rsid w:val="005A4E38"/>
    <w:rsid w:val="005B0E63"/>
    <w:rsid w:val="005B372F"/>
    <w:rsid w:val="005B6B44"/>
    <w:rsid w:val="005B78BF"/>
    <w:rsid w:val="005D0C10"/>
    <w:rsid w:val="005D2E75"/>
    <w:rsid w:val="005E1FBC"/>
    <w:rsid w:val="005E22E8"/>
    <w:rsid w:val="005E71B3"/>
    <w:rsid w:val="005F5E5D"/>
    <w:rsid w:val="00633267"/>
    <w:rsid w:val="00634984"/>
    <w:rsid w:val="0063545D"/>
    <w:rsid w:val="00635C76"/>
    <w:rsid w:val="00643614"/>
    <w:rsid w:val="006455A5"/>
    <w:rsid w:val="0065025B"/>
    <w:rsid w:val="006561D8"/>
    <w:rsid w:val="00661F9B"/>
    <w:rsid w:val="006710A5"/>
    <w:rsid w:val="00675661"/>
    <w:rsid w:val="00683131"/>
    <w:rsid w:val="006833CF"/>
    <w:rsid w:val="00695280"/>
    <w:rsid w:val="006A053E"/>
    <w:rsid w:val="006A340E"/>
    <w:rsid w:val="006A3E34"/>
    <w:rsid w:val="006B1382"/>
    <w:rsid w:val="006B2581"/>
    <w:rsid w:val="006C522D"/>
    <w:rsid w:val="007000D9"/>
    <w:rsid w:val="007062A4"/>
    <w:rsid w:val="0071174B"/>
    <w:rsid w:val="00726501"/>
    <w:rsid w:val="00732494"/>
    <w:rsid w:val="007349E2"/>
    <w:rsid w:val="00747701"/>
    <w:rsid w:val="007534B9"/>
    <w:rsid w:val="007629D3"/>
    <w:rsid w:val="0078533C"/>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66759"/>
    <w:rsid w:val="00892C58"/>
    <w:rsid w:val="00893B07"/>
    <w:rsid w:val="008A4148"/>
    <w:rsid w:val="008A5A37"/>
    <w:rsid w:val="008B003E"/>
    <w:rsid w:val="008C350D"/>
    <w:rsid w:val="008C6EEB"/>
    <w:rsid w:val="008D30F9"/>
    <w:rsid w:val="008D53B2"/>
    <w:rsid w:val="008E3A29"/>
    <w:rsid w:val="009004C2"/>
    <w:rsid w:val="00911042"/>
    <w:rsid w:val="00912169"/>
    <w:rsid w:val="0092037A"/>
    <w:rsid w:val="00923F85"/>
    <w:rsid w:val="009246AD"/>
    <w:rsid w:val="0095746F"/>
    <w:rsid w:val="009626F9"/>
    <w:rsid w:val="00987683"/>
    <w:rsid w:val="00993777"/>
    <w:rsid w:val="009E4024"/>
    <w:rsid w:val="009F2E7E"/>
    <w:rsid w:val="00A003F2"/>
    <w:rsid w:val="00A02D62"/>
    <w:rsid w:val="00A11C15"/>
    <w:rsid w:val="00A13A39"/>
    <w:rsid w:val="00A20E38"/>
    <w:rsid w:val="00A20EB5"/>
    <w:rsid w:val="00A51BD2"/>
    <w:rsid w:val="00A549F1"/>
    <w:rsid w:val="00A71C0C"/>
    <w:rsid w:val="00A764EF"/>
    <w:rsid w:val="00A91D1B"/>
    <w:rsid w:val="00A933E2"/>
    <w:rsid w:val="00A95028"/>
    <w:rsid w:val="00AA501A"/>
    <w:rsid w:val="00AB34C5"/>
    <w:rsid w:val="00AC5467"/>
    <w:rsid w:val="00AF4F6D"/>
    <w:rsid w:val="00AF7F6A"/>
    <w:rsid w:val="00B035B5"/>
    <w:rsid w:val="00B05A88"/>
    <w:rsid w:val="00B23FC5"/>
    <w:rsid w:val="00B259C8"/>
    <w:rsid w:val="00B324D0"/>
    <w:rsid w:val="00B44641"/>
    <w:rsid w:val="00B44730"/>
    <w:rsid w:val="00B64D9A"/>
    <w:rsid w:val="00B7306A"/>
    <w:rsid w:val="00B7618D"/>
    <w:rsid w:val="00B92A27"/>
    <w:rsid w:val="00BA27D5"/>
    <w:rsid w:val="00BA27E7"/>
    <w:rsid w:val="00BB3412"/>
    <w:rsid w:val="00BB5CC0"/>
    <w:rsid w:val="00BC0548"/>
    <w:rsid w:val="00BC0C6A"/>
    <w:rsid w:val="00BD2C44"/>
    <w:rsid w:val="00BD3E14"/>
    <w:rsid w:val="00BE2B48"/>
    <w:rsid w:val="00C038D5"/>
    <w:rsid w:val="00C03C1E"/>
    <w:rsid w:val="00C04C68"/>
    <w:rsid w:val="00C10EE0"/>
    <w:rsid w:val="00C12556"/>
    <w:rsid w:val="00C164B8"/>
    <w:rsid w:val="00C33DBC"/>
    <w:rsid w:val="00C36EA0"/>
    <w:rsid w:val="00C6170A"/>
    <w:rsid w:val="00C739C4"/>
    <w:rsid w:val="00CA041A"/>
    <w:rsid w:val="00CC11D5"/>
    <w:rsid w:val="00CD7653"/>
    <w:rsid w:val="00CE7B50"/>
    <w:rsid w:val="00CF1840"/>
    <w:rsid w:val="00D008D1"/>
    <w:rsid w:val="00D032AC"/>
    <w:rsid w:val="00D07045"/>
    <w:rsid w:val="00D22B0F"/>
    <w:rsid w:val="00D318E5"/>
    <w:rsid w:val="00D32E24"/>
    <w:rsid w:val="00D364A1"/>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27038"/>
    <w:rsid w:val="00E413F0"/>
    <w:rsid w:val="00E90FF7"/>
    <w:rsid w:val="00E91482"/>
    <w:rsid w:val="00E96302"/>
    <w:rsid w:val="00E96CDA"/>
    <w:rsid w:val="00EB3064"/>
    <w:rsid w:val="00EB5F97"/>
    <w:rsid w:val="00ED1205"/>
    <w:rsid w:val="00ED7F9A"/>
    <w:rsid w:val="00EE5762"/>
    <w:rsid w:val="00F03166"/>
    <w:rsid w:val="00F134F5"/>
    <w:rsid w:val="00F17CC2"/>
    <w:rsid w:val="00F46A30"/>
    <w:rsid w:val="00F47B85"/>
    <w:rsid w:val="00F54BDD"/>
    <w:rsid w:val="00F5645C"/>
    <w:rsid w:val="00F751B7"/>
    <w:rsid w:val="00F82C2D"/>
    <w:rsid w:val="00F8332B"/>
    <w:rsid w:val="00F8527D"/>
    <w:rsid w:val="00F976D9"/>
    <w:rsid w:val="00FB415E"/>
    <w:rsid w:val="00FC421A"/>
    <w:rsid w:val="00FD3AD4"/>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r-project.org"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sbyrum@uams.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AA768-F4D7-4A46-85C6-AD6F16146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35</TotalTime>
  <Pages>19</Pages>
  <Words>8651</Words>
  <Characters>4931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784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4</cp:revision>
  <cp:lastPrinted>2008-06-11T21:33:00Z</cp:lastPrinted>
  <dcterms:created xsi:type="dcterms:W3CDTF">2020-03-12T15:36:00Z</dcterms:created>
  <dcterms:modified xsi:type="dcterms:W3CDTF">2020-03-12T16:10:00Z</dcterms:modified>
</cp:coreProperties>
</file>